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01FF5" w:rsidRPr="00B777EE" w:rsidRDefault="00801FF5" w:rsidP="00801FF5">
      <w:pPr>
        <w:pStyle w:val="Heading1"/>
        <w:tabs>
          <w:tab w:val="center" w:pos="3969"/>
          <w:tab w:val="left" w:pos="5535"/>
        </w:tabs>
        <w:spacing w:before="0" w:after="240" w:line="24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_GoBack"/>
      <w:r w:rsidRPr="00B777EE">
        <w:rPr>
          <w:rFonts w:ascii="Times New Roman" w:hAnsi="Times New Roman" w:cs="Times New Roman"/>
          <w:color w:val="000000" w:themeColor="text1"/>
          <w:sz w:val="24"/>
          <w:szCs w:val="24"/>
        </w:rPr>
        <w:t>DAFTAR PUSTAKA</w:t>
      </w:r>
    </w:p>
    <w:bookmarkEnd w:id="0"/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Andriyani, Komala., Syafnita., And Aadilla Lulu. 2021. “Peningkatan Kinerja Umkm Ditinjau Dari Model Pengelolaan Keuangan, Sumber Daya Manusia, Strategi Pemasaran, Dukungan Pemerintah Dan Umur Usaha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24(02): 103–11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Aribawa, Dwitya. 2016. “Pengaruh Literasi Keuangan Terhadap Kinerja Dan Keberlangsungan Umkm Di Jawa Tengah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Jurnal Siasat Bisnis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20(1): 1–13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Baridwan, Zaki. 2015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Intermediate Accounting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8th Ed. Yogyakarta: Bpfe-Yogyakarta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Bokol, Darto Dengi, Ratnawati, And Perdana Sukma. 2020. “Understanding Of Accounting And Training For The Development Of Msme’s Financial Statements Based On Sak Emkm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mall And Medium Enterprises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3(1). Www.Cribfb.Com/Journal/Index.Php/Ijsmes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Diskominfo Provsu. 2020. “Perkembangan Jumlah Umkm Di Sumut Cukup Baik Sekitar 2,8 Juta Unit Usaha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Https://Diskominfo.Sumutprov.Go.Id/Artikel-2344-Perkembangan-Jumlah-Umkm-Di-Sumut-Cukup-Baik-Sekitar-28-Juta-Unit-Usaha.Html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Effendi, Nur Ika Et Al. 2022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Strategi Pemasaran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Sumatera Barat: Pt. Global Eksekutif Teknologi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Fahmi, Irham. 2014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Analisis Kinerja Keuangan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Fauzi, Akhmad, And Rusdi Hidayat Nugroho A. 2020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Manajemen Kinerja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Surabaya: Airlangga University Press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Ghozali, Imam. 2018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Spss 25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Semarang: Badan Penerbit Universitas Diponegoro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Grace Haque Fawzi, Marissa Et Al. 2021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Strategi Pemasaran Konsep, Teori, Dan Implementasi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Tanggerang Selatan: Pascal Books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Gunardi, Rahayu Agus, And Wibowo Lili Adi. 2020. “Analisa Strategi Pemasaran Online Terhadap Kinerja Keuangan Umkm Fashion Di Kota Bandung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Jurnal Ilmiah Akuntansi Dan Keuangan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3(1)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Habibi Alvin., Muhammad, Maskudi, And Setyo Mahanani. 2022. “Pengaruh Pengelolaan Keuangan, Inklusi Keuangan, Dan Kompetensi Sdm Terhadap Kinerja Umkm Di Era Pandemi Covid-19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Journal Ofaccounting And Finance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1(1)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Hanum, Zulia. 2019. “Pelatihan Penyusunan Laporan Keuangan Usaha Mikro Kecil Menengah (Umkm) Desa Pantai Labu Pekan Kabupaten Deli </w:t>
      </w:r>
      <w:r w:rsidRPr="00215D1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erdang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Liabilities (Jurnal Pendidikan Akuntansi)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2. Http://Jurnal.Umsu.Ac.Id/Index.Php/Liab/Article/View/3990/3501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Haul, Rosdiana, Irianto, And Edi Slamet. 2012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Pengantar Ilmu Pajak: Kebijakan Dan Implementasi Di Indonesia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Jakarta: Rajawali Pers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Hery. 2019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Jakarta: Pt Grasindo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Hidayat, Wahyu Wastam. 2018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Dasar-Dasar Analisa Laporan Keuangan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Ed. Fungky Fabri. Pulung: Uwais Inspirasi Indonesia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Iai. 2018. “Tentang Sak Emkm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Https://Web.Iaiglobal.Or.Id/Sak-Iai/Tentang%20sak%20emkm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Ikatan Akuntan Indonesia. 2016. “Standar Akuntansi Keuangan Entitas Mikro, Kecil, Dan Menengah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Dewan Standar Akuntansi Keuangan Ikatan Akuntan Indonesia.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Http://Iaiglobal.Or.Id/V03/Files/Draft_Ed_Sak_Emkm_Kompilasi.Pdf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Kartika, Dhara, And Lucy Sri Musmini. 2022. “Pengaruh Literasi Keuangan, Kompetensi Sumber Daya Manusia Dan Minat Menggunakan E-Commerce Terhadap Kinerja Keuangan Umkm Pada Masa Pandemi Covid-19 Di Kecamatan Buleleng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Jimat (Jurnal Ilmiah Mahasiswa Akuntansi)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13(1)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Leuhery, Ferdy. 2018. “Pengaruh Kualitas Sumber Daya Manusia , Disiplin Kerja, Dan Pengembangan Karir Terhadap Prestasi Kerja Pegawai Dinas Perhubungan Provinsi Maluku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Jurnal Sosoq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6(2): 118–33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>Lubis, Fitria Annisa Rizki. 2022. “Pengaruh Persepsi Pelaku Usaha Mikro Kecil Dan Menengah Tentang Penyusunan Laporan Keuangan Umkm Berdasarkan Sak-Emkm Terhadap Pengguna Informasi Akuntansi.” Universitas Muhammadiyah Sumatera Utara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Madalle, Agil. 2021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Organisasi Dan Birokrasi Dalam Pelayananpublik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Yogyakarta: Penerbit Deepublish (Grup Penerbit Cv Budi Utama)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>Mariani, Hanny. 2018. “Pengaruh Strategi Pemasaran Terhadap Keberhasilan Usaha Mikro Kecil Menegah Bidang Kuliner Di Wilayah Bogor Timur.” Universitas Negeri Jakarta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Maulatuzulfa, Hisbiyah., And Rokhmania Nur`Aini. 2022. “Pengaruh Kompetensi Sumber Daya Manusia, Literasi Keuangan, Modal Keuangan, Dan Modal Sosial Terhadap Kinerja Umkm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11(1): 173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Moegiarso, Susiwijono. 2020. “Ruu Cipta Kerja Disepakati, Perlindungan Umkm Dan Pekerja Jadi Prioritas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Sumber Ekon.Go.Id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Ekon.Go.Id/Publikasi/Detail/545/Ruu-Cipta-Kerja-Disepakati-Perlindungan-Umkm-Dan-Pekerja-Jadi-Prioritas (September 26, 2022)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ikmah, Farika. 2017. “Kajian Tentang Pemasaran Online Untuk Meningkatkan Peluang Bisnis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Adbis: Jurnal Administrasi Dan Bisnis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11(1): 47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Nyoto. 2019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Ed. Asrizal. Pulung: Uwais Inspirasi Indonesia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Prasetyo, Ewa., And Yuliana Yayuk. 2022. “Analisis Perkembangan Usaha Mikro Kecil Dan Menengah (Umkm) Dalam Mendorong Pertumbuhan Ekonomi Di Kabupaten Deli Serdang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Jurnal Riset Ekonomi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1(5)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Purwanti, Hari, And Anik Yuliati. 2022. “Pengaruh Akuntabilitas, Transparansi Dan Kompetensi Sumber Daya Manusia Terhadap Kinerja Keuangan Umkm Di Kabupaten Kediri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ea (Manajemen, Ekonomi, Dan Akuntansi)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6(3)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>Qimyatussa’adah, Sasmito W. Nugroho, And Hartono Halleina R. P. 2020. “Pengetahuan Dan Pemahaman Pelaku Umkm Atas Standar Akuntansi Keuangan Entitas Mikro, Kecil Dan Menengah (Sak Emkm) Qimyatussa’adah1,.” 9: 146–51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Rapih, Subroto, Trisno Martono, And Guntur Riyanto. 2015. “Analisis Pengaruh Kompetensi Sumber Daya Manusia, Modal Sosial Dan Modal Finansial Terhadap Kinerja Umkm Bidang Garmen Di Kabupaten Klaten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Insan Mandiri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Https;//Ww.Neliti.Com/Id/Publications/13876/Analisis-Pengaruh-Kompetensi-Sumber-Daya-Manusia-Modal-Sosial-Dan-Modal-Finansial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Rengganis, Oktalia, Reva Maria Valianti, And Oktariansyah Oktariansyah. 2020. “Analisis Kinerja Keuangan Pada Pt Bank Pembangunan Daerah Sumatera Selatan Dan Bangka Belitung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Jurnal Media Akuntansi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2(2)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>Rusdi, Muhammad. 2016. “Pengaruh Kompetensi Sdm Dan Modal Intelektual Terhadap Kinerja Usaha Mikro Di Ciputat Timur.” Universitas Islam Negeri Syarif Hidayatullah Jakarta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Saleh, Muhammad Yusuf, And Said Miah. 2019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Konsep Dan Strategi Pemasaran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Ed. Sobirin. Makassar: Sah Media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Sarreta, Radius, Irene. 2021. “Memahami Pengertian Umkm, Ciri, Dan Perannya Bagi Ekonomi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Https://Www.Cermati.Com/Artikel/Memahami-Pengertian-Umkm-Ciri-Dan-Perannya-Bagi-Ekonomi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Sinaga, Onita Sari Et Al. 2020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Manajemen Kinerja Dalam Organisasi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Ed. Janner Simarmata. Yayasan Kita Menulis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Sirait, Pirmatua. 2014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Pelaporan Dan Laporan Keuangan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Yogyakarta: Graha Ilmu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ri Utami, Rahayu, And M Agung Sasmita. 2022. “Strategi Umkm Dalam Menghadapi Pasar Di Masa Pandemi Covid-19 (Umkm Dalam Bidang Kuliner Di Wilayah Kecamatan Tanjung Morawa)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Jurnal Widya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3(1): 81–94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Suastini, Ketut Eny, Putu Eka Dianita Marvilianti Dewi, And I Nyoman Putra Yasa. 2018. “Pengaruh Kualitas Sumber Daya Manusia Dan Ukuran Laporan Keuangan Berdasarkan Sak Emkm ( Studi Kasus Pada Umkm Di Kecamatan Buleleng )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Jimat (Jurnal Ilmiah Mahasiswa Akuntansi) Universitas Pendidikan Ganesha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9(3): 166–78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Suci, Alyza Nur. 2019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Pengaruh Faktor-Faktor Internal Terhadap Kinerja Usaha Mikro, Kecil Dan Menengah Keripik Nenas Di Desa Kuala Nenas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Pekan Baru: Uin Suska Riau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Sugiyono. 2019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, Kualitatif Dan R&amp;D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Ed. Sutopo. Bandung: Alfabeta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Suindari, Ni Made, And Ni Made Rai Juniariani. 2020. “Pengelolaan Keuangan, Kompetensi Sumber Daya Manusia Dan Strategi Pemasaran Dalam Mengukur Kinerja Usaha Mikro Kecil Menengah (Umkm)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Krisna: Kumpulan Riset Akuntansi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11(2): 148–54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Sumarwan, Ujang, And Fandy Tjiptono. 2018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Strategi Pemasaran Dalam Perspektif Perilaku Konsumen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 1st Ed. Bogor: Pt Penerbit Ipb Press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>Tirtayasa, Satria, Ira Nadra, And Hazmanan Khair. 2021. “Strategi Pemasaran Terhadap Peningkatan Kinerja Umkm Dimoderasi Teknologi Pada Masa Pandemi Covid-19 The Effect Of Marketing Strategy On Improving Smesperformance Is Moderated By Technology During The Covid-19 Pandemic.” 22(2): 245–60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“Undang-Undang </w:t>
      </w:r>
      <w:r w:rsidRPr="00215D1C">
        <w:rPr>
          <w:rFonts w:ascii="Times New Roman" w:hAnsi="Times New Roman" w:cs="Times New Roman"/>
          <w:noProof/>
          <w:sz w:val="24"/>
          <w:szCs w:val="24"/>
        </w:rPr>
        <w:t>No. 21 Tahun 2008.” Https://Kepri.Kemenag.Go.Id/Public/File/180920171133461126488476.Pdf (June 5, 2023)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Undang-Undang Republik Indonesia Nomor 20 Tahun 2008 Tentang Usaha Mikro, Kecil, Dan Menengah.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Undang-Undang Republik Indonesia</w:t>
      </w:r>
      <w:r w:rsidRPr="00215D1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01FF5" w:rsidRPr="00215D1C" w:rsidRDefault="00801FF5" w:rsidP="00801F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Wulandari, Retno Eka, Sutrisno T. Sutrisno, And Abdul Ghofar. 2020. “Factors Affecting The Implementation Of Financial Accounting Standards For Msmes With Environmental Uncertainty As Moderating Variables.” </w:t>
      </w:r>
      <w:r w:rsidRPr="00215D1C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Research In Business And Social Science (2147- 4478)</w:t>
      </w:r>
      <w:r w:rsidRPr="00215D1C">
        <w:rPr>
          <w:rFonts w:ascii="Times New Roman" w:hAnsi="Times New Roman" w:cs="Times New Roman"/>
          <w:noProof/>
          <w:sz w:val="24"/>
          <w:szCs w:val="24"/>
        </w:rPr>
        <w:t xml:space="preserve"> 9(7): 160–66.</w:t>
      </w:r>
    </w:p>
    <w:p w:rsidR="0003498B" w:rsidRPr="00801FF5" w:rsidRDefault="00801FF5" w:rsidP="00801FF5"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3498B" w:rsidRPr="00801FF5" w:rsidSect="0003498B">
      <w:headerReference w:type="first" r:id="rId6"/>
      <w:footerReference w:type="first" r:id="rId7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ladimir Script">
    <w:panose1 w:val="03050402040407070305"/>
    <w:charset w:val="00"/>
    <w:family w:val="script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75763678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2C7D84" w:rsidRPr="00742FB2" w:rsidRDefault="00801FF5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742FB2">
          <w:rPr>
            <w:rFonts w:ascii="Times New Roman" w:hAnsi="Times New Roman" w:cs="Times New Roman"/>
            <w:sz w:val="24"/>
          </w:rPr>
          <w:fldChar w:fldCharType="begin"/>
        </w:r>
        <w:r w:rsidRPr="00742FB2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742FB2">
          <w:rPr>
            <w:rFonts w:ascii="Times New Roman" w:hAnsi="Times New Roman" w:cs="Times New Roman"/>
            <w:sz w:val="24"/>
          </w:rPr>
          <w:fldChar w:fldCharType="separate"/>
        </w:r>
        <w:r w:rsidR="005D463E">
          <w:rPr>
            <w:rFonts w:ascii="Times New Roman" w:hAnsi="Times New Roman" w:cs="Times New Roman"/>
            <w:noProof/>
            <w:sz w:val="24"/>
          </w:rPr>
          <w:t>1</w:t>
        </w:r>
        <w:r w:rsidRPr="00742FB2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2C7D84" w:rsidRDefault="00801FF5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C7D84" w:rsidRDefault="00801FF5">
    <w:pPr>
      <w:pStyle w:val="Header"/>
      <w:jc w:val="right"/>
    </w:pPr>
  </w:p>
  <w:p w:rsidR="002C7D84" w:rsidRDefault="00801FF5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E6B3F33"/>
    <w:multiLevelType w:val="multilevel"/>
    <w:tmpl w:val="495E1338"/>
    <w:styleLink w:val="Style2"/>
    <w:lvl w:ilvl="0">
      <w:start w:val="1"/>
      <w:numFmt w:val="none"/>
      <w:lvlText w:val="3.2.1"/>
      <w:lvlJc w:val="left"/>
      <w:pPr>
        <w:ind w:left="432" w:hanging="432"/>
      </w:pPr>
      <w:rPr>
        <w:rFonts w:hint="default"/>
        <w:b/>
        <w:color w:val="auto"/>
        <w:sz w:val="24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1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3498B"/>
    <w:rsid w:val="00023A0A"/>
    <w:rsid w:val="000322FD"/>
    <w:rsid w:val="0003498B"/>
    <w:rsid w:val="005045FE"/>
    <w:rsid w:val="005D463E"/>
    <w:rsid w:val="00666620"/>
    <w:rsid w:val="00751339"/>
    <w:rsid w:val="00801FF5"/>
    <w:rsid w:val="008456AE"/>
    <w:rsid w:val="009E0112"/>
    <w:rsid w:val="00F871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3498B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8456A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D463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8719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66620"/>
    <w:pPr>
      <w:keepNext/>
      <w:keepLines/>
      <w:spacing w:before="40" w:after="0"/>
      <w:ind w:left="864" w:hanging="864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  <w:lang w:val="id-ID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66620"/>
    <w:pPr>
      <w:keepNext/>
      <w:keepLines/>
      <w:spacing w:before="40" w:after="0"/>
      <w:ind w:left="1008" w:hanging="1008"/>
      <w:outlineLvl w:val="4"/>
    </w:pPr>
    <w:rPr>
      <w:rFonts w:asciiTheme="majorHAnsi" w:eastAsiaTheme="majorEastAsia" w:hAnsiTheme="majorHAnsi" w:cstheme="majorBidi"/>
      <w:color w:val="365F91" w:themeColor="accent1" w:themeShade="BF"/>
      <w:lang w:val="id-ID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66620"/>
    <w:pPr>
      <w:keepNext/>
      <w:keepLines/>
      <w:spacing w:before="40" w:after="0"/>
      <w:ind w:left="1152" w:hanging="1152"/>
      <w:outlineLvl w:val="5"/>
    </w:pPr>
    <w:rPr>
      <w:rFonts w:asciiTheme="majorHAnsi" w:eastAsiaTheme="majorEastAsia" w:hAnsiTheme="majorHAnsi" w:cstheme="majorBidi"/>
      <w:color w:val="243F60" w:themeColor="accent1" w:themeShade="7F"/>
      <w:lang w:val="id-ID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66620"/>
    <w:pPr>
      <w:keepNext/>
      <w:keepLines/>
      <w:spacing w:before="4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  <w:lang w:val="id-ID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66620"/>
    <w:pPr>
      <w:keepNext/>
      <w:keepLines/>
      <w:spacing w:before="40" w:after="0"/>
      <w:ind w:left="1440" w:hanging="14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id-ID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66620"/>
    <w:pPr>
      <w:keepNext/>
      <w:keepLines/>
      <w:spacing w:before="4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3498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349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498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8456AE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8456AE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0322FD"/>
    <w:pPr>
      <w:outlineLvl w:val="9"/>
    </w:pPr>
  </w:style>
  <w:style w:type="character" w:customStyle="1" w:styleId="Heading2Char">
    <w:name w:val="Heading 2 Char"/>
    <w:basedOn w:val="DefaultParagraphFont"/>
    <w:link w:val="Heading2"/>
    <w:uiPriority w:val="9"/>
    <w:rsid w:val="005D463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Footer">
    <w:name w:val="footer"/>
    <w:basedOn w:val="Normal"/>
    <w:link w:val="FooterChar"/>
    <w:uiPriority w:val="99"/>
    <w:unhideWhenUsed/>
    <w:rsid w:val="005D463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D463E"/>
  </w:style>
  <w:style w:type="paragraph" w:styleId="Header">
    <w:name w:val="header"/>
    <w:basedOn w:val="Normal"/>
    <w:link w:val="HeaderChar"/>
    <w:uiPriority w:val="99"/>
    <w:unhideWhenUsed/>
    <w:rsid w:val="005D463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D463E"/>
  </w:style>
  <w:style w:type="character" w:customStyle="1" w:styleId="Heading3Char">
    <w:name w:val="Heading 3 Char"/>
    <w:basedOn w:val="DefaultParagraphFont"/>
    <w:link w:val="Heading3"/>
    <w:uiPriority w:val="9"/>
    <w:rsid w:val="00F87194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Caption">
    <w:name w:val="caption"/>
    <w:basedOn w:val="Normal"/>
    <w:next w:val="Normal"/>
    <w:uiPriority w:val="35"/>
    <w:unhideWhenUsed/>
    <w:qFormat/>
    <w:rsid w:val="00F87194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customStyle="1" w:styleId="Default">
    <w:name w:val="Default"/>
    <w:rsid w:val="00F8719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751339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751339"/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66620"/>
    <w:rPr>
      <w:rFonts w:asciiTheme="majorHAnsi" w:eastAsiaTheme="majorEastAsia" w:hAnsiTheme="majorHAnsi" w:cstheme="majorBidi"/>
      <w:i/>
      <w:iCs/>
      <w:color w:val="365F91" w:themeColor="accent1" w:themeShade="BF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66620"/>
    <w:rPr>
      <w:rFonts w:asciiTheme="majorHAnsi" w:eastAsiaTheme="majorEastAsia" w:hAnsiTheme="majorHAnsi" w:cstheme="majorBidi"/>
      <w:color w:val="365F91" w:themeColor="accent1" w:themeShade="B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66620"/>
    <w:rPr>
      <w:rFonts w:asciiTheme="majorHAnsi" w:eastAsiaTheme="majorEastAsia" w:hAnsiTheme="majorHAnsi" w:cstheme="majorBidi"/>
      <w:color w:val="243F60" w:themeColor="accent1" w:themeShade="7F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66620"/>
    <w:rPr>
      <w:rFonts w:asciiTheme="majorHAnsi" w:eastAsiaTheme="majorEastAsia" w:hAnsiTheme="majorHAnsi" w:cstheme="majorBidi"/>
      <w:i/>
      <w:iCs/>
      <w:color w:val="243F60" w:themeColor="accent1" w:themeShade="7F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66620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6662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id-ID"/>
    </w:rPr>
  </w:style>
  <w:style w:type="paragraph" w:styleId="TOC1">
    <w:name w:val="toc 1"/>
    <w:basedOn w:val="Normal"/>
    <w:next w:val="Normal"/>
    <w:autoRedefine/>
    <w:uiPriority w:val="39"/>
    <w:unhideWhenUsed/>
    <w:rsid w:val="00666620"/>
    <w:pPr>
      <w:tabs>
        <w:tab w:val="right" w:leader="dot" w:pos="7927"/>
      </w:tabs>
      <w:spacing w:after="0" w:line="480" w:lineRule="auto"/>
    </w:pPr>
    <w:rPr>
      <w:rFonts w:ascii="Times New Roman" w:hAnsi="Times New Roman" w:cs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666620"/>
    <w:pPr>
      <w:tabs>
        <w:tab w:val="right" w:leader="dot" w:pos="7927"/>
      </w:tabs>
      <w:spacing w:after="0" w:line="480" w:lineRule="auto"/>
      <w:ind w:left="220"/>
    </w:pPr>
    <w:rPr>
      <w:rFonts w:ascii="Times New Roman" w:hAnsi="Times New Roman" w:cs="Times New Roman"/>
      <w:bCs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666620"/>
    <w:pPr>
      <w:tabs>
        <w:tab w:val="right" w:leader="dot" w:pos="7927"/>
      </w:tabs>
      <w:spacing w:after="0" w:line="480" w:lineRule="auto"/>
      <w:ind w:left="440" w:firstLine="127"/>
    </w:pPr>
  </w:style>
  <w:style w:type="character" w:styleId="Hyperlink">
    <w:name w:val="Hyperlink"/>
    <w:basedOn w:val="DefaultParagraphFont"/>
    <w:uiPriority w:val="99"/>
    <w:unhideWhenUsed/>
    <w:rsid w:val="00666620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66620"/>
    <w:rPr>
      <w:color w:val="800080"/>
      <w:u w:val="single"/>
    </w:rPr>
  </w:style>
  <w:style w:type="paragraph" w:customStyle="1" w:styleId="xl65">
    <w:name w:val="xl65"/>
    <w:basedOn w:val="Normal"/>
    <w:rsid w:val="0066662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66662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table" w:customStyle="1" w:styleId="TableGrid0">
    <w:name w:val="TableGrid"/>
    <w:rsid w:val="00666620"/>
    <w:pPr>
      <w:spacing w:after="0" w:line="240" w:lineRule="auto"/>
    </w:pPr>
    <w:rPr>
      <w:rFonts w:eastAsiaTheme="minorEastAsia"/>
      <w:lang w:val="id-ID" w:eastAsia="id-ID"/>
    </w:rPr>
    <w:tblPr>
      <w:tblCellMar>
        <w:top w:w="0" w:type="dxa"/>
        <w:left w:w="0" w:type="dxa"/>
        <w:bottom w:w="0" w:type="dxa"/>
        <w:right w:w="0" w:type="dxa"/>
      </w:tblCellMar>
    </w:tblPr>
  </w:style>
  <w:style w:type="numbering" w:customStyle="1" w:styleId="Style2">
    <w:name w:val="Style2"/>
    <w:uiPriority w:val="99"/>
    <w:rsid w:val="00666620"/>
    <w:pPr>
      <w:numPr>
        <w:numId w:val="1"/>
      </w:numPr>
    </w:pPr>
  </w:style>
  <w:style w:type="paragraph" w:styleId="TableofFigures">
    <w:name w:val="table of figures"/>
    <w:basedOn w:val="Normal"/>
    <w:next w:val="Normal"/>
    <w:uiPriority w:val="99"/>
    <w:unhideWhenUsed/>
    <w:rsid w:val="00666620"/>
    <w:pPr>
      <w:spacing w:after="0"/>
    </w:pPr>
    <w:rPr>
      <w:lang w:val="id-ID"/>
    </w:rPr>
  </w:style>
  <w:style w:type="character" w:styleId="PlaceholderText">
    <w:name w:val="Placeholder Text"/>
    <w:basedOn w:val="DefaultParagraphFont"/>
    <w:uiPriority w:val="99"/>
    <w:semiHidden/>
    <w:rsid w:val="00666620"/>
    <w:rPr>
      <w:color w:val="808080"/>
    </w:rPr>
  </w:style>
  <w:style w:type="paragraph" w:customStyle="1" w:styleId="xl66">
    <w:name w:val="xl66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7">
    <w:name w:val="xl67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8">
    <w:name w:val="xl68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9">
    <w:name w:val="xl69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0">
    <w:name w:val="xl70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1">
    <w:name w:val="xl71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2">
    <w:name w:val="xl72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3">
    <w:name w:val="xl73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4">
    <w:name w:val="xl74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Wingdings" w:eastAsia="Times New Roman" w:hAnsi="Wingdings" w:cs="Times New Roman"/>
      <w:sz w:val="24"/>
      <w:szCs w:val="24"/>
      <w:lang w:val="id-ID" w:eastAsia="id-ID"/>
    </w:rPr>
  </w:style>
  <w:style w:type="paragraph" w:customStyle="1" w:styleId="xl75">
    <w:name w:val="xl75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Vladimir Script" w:eastAsia="Times New Roman" w:hAnsi="Vladimir Script" w:cs="Times New Roman"/>
      <w:sz w:val="24"/>
      <w:szCs w:val="24"/>
      <w:lang w:val="id-ID" w:eastAsia="id-ID"/>
    </w:rPr>
  </w:style>
  <w:style w:type="paragraph" w:customStyle="1" w:styleId="xl76">
    <w:name w:val="xl76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7">
    <w:name w:val="xl77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8">
    <w:name w:val="xl78"/>
    <w:basedOn w:val="Normal"/>
    <w:rsid w:val="0066662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9">
    <w:name w:val="xl79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Wingdings" w:eastAsia="Times New Roman" w:hAnsi="Wingdings" w:cs="Times New Roman"/>
      <w:sz w:val="24"/>
      <w:szCs w:val="24"/>
      <w:lang w:val="id-ID" w:eastAsia="id-ID"/>
    </w:rPr>
  </w:style>
  <w:style w:type="paragraph" w:customStyle="1" w:styleId="xl80">
    <w:name w:val="xl80"/>
    <w:basedOn w:val="Normal"/>
    <w:rsid w:val="00666620"/>
    <w:pPr>
      <w:pBdr>
        <w:top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1">
    <w:name w:val="xl81"/>
    <w:basedOn w:val="Normal"/>
    <w:rsid w:val="00666620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2">
    <w:name w:val="xl82"/>
    <w:basedOn w:val="Normal"/>
    <w:rsid w:val="00666620"/>
    <w:pPr>
      <w:pBdr>
        <w:top w:val="single" w:sz="4" w:space="0" w:color="auto"/>
        <w:lef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3">
    <w:name w:val="xl83"/>
    <w:basedOn w:val="Normal"/>
    <w:rsid w:val="00666620"/>
    <w:pPr>
      <w:pBdr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4">
    <w:name w:val="xl84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5">
    <w:name w:val="xl85"/>
    <w:basedOn w:val="Normal"/>
    <w:rsid w:val="00666620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6">
    <w:name w:val="xl86"/>
    <w:basedOn w:val="Normal"/>
    <w:rsid w:val="00666620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7">
    <w:name w:val="xl87"/>
    <w:basedOn w:val="Normal"/>
    <w:rsid w:val="00666620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8">
    <w:name w:val="xl88"/>
    <w:basedOn w:val="Normal"/>
    <w:rsid w:val="00666620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9">
    <w:name w:val="xl89"/>
    <w:basedOn w:val="Normal"/>
    <w:rsid w:val="00666620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3498B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8456A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D463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8719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66620"/>
    <w:pPr>
      <w:keepNext/>
      <w:keepLines/>
      <w:spacing w:before="40" w:after="0"/>
      <w:ind w:left="864" w:hanging="864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  <w:lang w:val="id-ID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66620"/>
    <w:pPr>
      <w:keepNext/>
      <w:keepLines/>
      <w:spacing w:before="40" w:after="0"/>
      <w:ind w:left="1008" w:hanging="1008"/>
      <w:outlineLvl w:val="4"/>
    </w:pPr>
    <w:rPr>
      <w:rFonts w:asciiTheme="majorHAnsi" w:eastAsiaTheme="majorEastAsia" w:hAnsiTheme="majorHAnsi" w:cstheme="majorBidi"/>
      <w:color w:val="365F91" w:themeColor="accent1" w:themeShade="BF"/>
      <w:lang w:val="id-ID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66620"/>
    <w:pPr>
      <w:keepNext/>
      <w:keepLines/>
      <w:spacing w:before="40" w:after="0"/>
      <w:ind w:left="1152" w:hanging="1152"/>
      <w:outlineLvl w:val="5"/>
    </w:pPr>
    <w:rPr>
      <w:rFonts w:asciiTheme="majorHAnsi" w:eastAsiaTheme="majorEastAsia" w:hAnsiTheme="majorHAnsi" w:cstheme="majorBidi"/>
      <w:color w:val="243F60" w:themeColor="accent1" w:themeShade="7F"/>
      <w:lang w:val="id-ID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66620"/>
    <w:pPr>
      <w:keepNext/>
      <w:keepLines/>
      <w:spacing w:before="4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  <w:lang w:val="id-ID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66620"/>
    <w:pPr>
      <w:keepNext/>
      <w:keepLines/>
      <w:spacing w:before="40" w:after="0"/>
      <w:ind w:left="1440" w:hanging="14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id-ID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66620"/>
    <w:pPr>
      <w:keepNext/>
      <w:keepLines/>
      <w:spacing w:before="4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3498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349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498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8456AE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8456AE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0322FD"/>
    <w:pPr>
      <w:outlineLvl w:val="9"/>
    </w:pPr>
  </w:style>
  <w:style w:type="character" w:customStyle="1" w:styleId="Heading2Char">
    <w:name w:val="Heading 2 Char"/>
    <w:basedOn w:val="DefaultParagraphFont"/>
    <w:link w:val="Heading2"/>
    <w:uiPriority w:val="9"/>
    <w:rsid w:val="005D463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Footer">
    <w:name w:val="footer"/>
    <w:basedOn w:val="Normal"/>
    <w:link w:val="FooterChar"/>
    <w:uiPriority w:val="99"/>
    <w:unhideWhenUsed/>
    <w:rsid w:val="005D463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D463E"/>
  </w:style>
  <w:style w:type="paragraph" w:styleId="Header">
    <w:name w:val="header"/>
    <w:basedOn w:val="Normal"/>
    <w:link w:val="HeaderChar"/>
    <w:uiPriority w:val="99"/>
    <w:unhideWhenUsed/>
    <w:rsid w:val="005D463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D463E"/>
  </w:style>
  <w:style w:type="character" w:customStyle="1" w:styleId="Heading3Char">
    <w:name w:val="Heading 3 Char"/>
    <w:basedOn w:val="DefaultParagraphFont"/>
    <w:link w:val="Heading3"/>
    <w:uiPriority w:val="9"/>
    <w:rsid w:val="00F87194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Caption">
    <w:name w:val="caption"/>
    <w:basedOn w:val="Normal"/>
    <w:next w:val="Normal"/>
    <w:uiPriority w:val="35"/>
    <w:unhideWhenUsed/>
    <w:qFormat/>
    <w:rsid w:val="00F87194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customStyle="1" w:styleId="Default">
    <w:name w:val="Default"/>
    <w:rsid w:val="00F8719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751339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751339"/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66620"/>
    <w:rPr>
      <w:rFonts w:asciiTheme="majorHAnsi" w:eastAsiaTheme="majorEastAsia" w:hAnsiTheme="majorHAnsi" w:cstheme="majorBidi"/>
      <w:i/>
      <w:iCs/>
      <w:color w:val="365F91" w:themeColor="accent1" w:themeShade="BF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66620"/>
    <w:rPr>
      <w:rFonts w:asciiTheme="majorHAnsi" w:eastAsiaTheme="majorEastAsia" w:hAnsiTheme="majorHAnsi" w:cstheme="majorBidi"/>
      <w:color w:val="365F91" w:themeColor="accent1" w:themeShade="B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66620"/>
    <w:rPr>
      <w:rFonts w:asciiTheme="majorHAnsi" w:eastAsiaTheme="majorEastAsia" w:hAnsiTheme="majorHAnsi" w:cstheme="majorBidi"/>
      <w:color w:val="243F60" w:themeColor="accent1" w:themeShade="7F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66620"/>
    <w:rPr>
      <w:rFonts w:asciiTheme="majorHAnsi" w:eastAsiaTheme="majorEastAsia" w:hAnsiTheme="majorHAnsi" w:cstheme="majorBidi"/>
      <w:i/>
      <w:iCs/>
      <w:color w:val="243F60" w:themeColor="accent1" w:themeShade="7F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66620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6662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id-ID"/>
    </w:rPr>
  </w:style>
  <w:style w:type="paragraph" w:styleId="TOC1">
    <w:name w:val="toc 1"/>
    <w:basedOn w:val="Normal"/>
    <w:next w:val="Normal"/>
    <w:autoRedefine/>
    <w:uiPriority w:val="39"/>
    <w:unhideWhenUsed/>
    <w:rsid w:val="00666620"/>
    <w:pPr>
      <w:tabs>
        <w:tab w:val="right" w:leader="dot" w:pos="7927"/>
      </w:tabs>
      <w:spacing w:after="0" w:line="480" w:lineRule="auto"/>
    </w:pPr>
    <w:rPr>
      <w:rFonts w:ascii="Times New Roman" w:hAnsi="Times New Roman" w:cs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666620"/>
    <w:pPr>
      <w:tabs>
        <w:tab w:val="right" w:leader="dot" w:pos="7927"/>
      </w:tabs>
      <w:spacing w:after="0" w:line="480" w:lineRule="auto"/>
      <w:ind w:left="220"/>
    </w:pPr>
    <w:rPr>
      <w:rFonts w:ascii="Times New Roman" w:hAnsi="Times New Roman" w:cs="Times New Roman"/>
      <w:bCs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666620"/>
    <w:pPr>
      <w:tabs>
        <w:tab w:val="right" w:leader="dot" w:pos="7927"/>
      </w:tabs>
      <w:spacing w:after="0" w:line="480" w:lineRule="auto"/>
      <w:ind w:left="440" w:firstLine="127"/>
    </w:pPr>
  </w:style>
  <w:style w:type="character" w:styleId="Hyperlink">
    <w:name w:val="Hyperlink"/>
    <w:basedOn w:val="DefaultParagraphFont"/>
    <w:uiPriority w:val="99"/>
    <w:unhideWhenUsed/>
    <w:rsid w:val="00666620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66620"/>
    <w:rPr>
      <w:color w:val="800080"/>
      <w:u w:val="single"/>
    </w:rPr>
  </w:style>
  <w:style w:type="paragraph" w:customStyle="1" w:styleId="xl65">
    <w:name w:val="xl65"/>
    <w:basedOn w:val="Normal"/>
    <w:rsid w:val="0066662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66662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table" w:customStyle="1" w:styleId="TableGrid0">
    <w:name w:val="TableGrid"/>
    <w:rsid w:val="00666620"/>
    <w:pPr>
      <w:spacing w:after="0" w:line="240" w:lineRule="auto"/>
    </w:pPr>
    <w:rPr>
      <w:rFonts w:eastAsiaTheme="minorEastAsia"/>
      <w:lang w:val="id-ID" w:eastAsia="id-ID"/>
    </w:rPr>
    <w:tblPr>
      <w:tblCellMar>
        <w:top w:w="0" w:type="dxa"/>
        <w:left w:w="0" w:type="dxa"/>
        <w:bottom w:w="0" w:type="dxa"/>
        <w:right w:w="0" w:type="dxa"/>
      </w:tblCellMar>
    </w:tblPr>
  </w:style>
  <w:style w:type="numbering" w:customStyle="1" w:styleId="Style2">
    <w:name w:val="Style2"/>
    <w:uiPriority w:val="99"/>
    <w:rsid w:val="00666620"/>
    <w:pPr>
      <w:numPr>
        <w:numId w:val="1"/>
      </w:numPr>
    </w:pPr>
  </w:style>
  <w:style w:type="paragraph" w:styleId="TableofFigures">
    <w:name w:val="table of figures"/>
    <w:basedOn w:val="Normal"/>
    <w:next w:val="Normal"/>
    <w:uiPriority w:val="99"/>
    <w:unhideWhenUsed/>
    <w:rsid w:val="00666620"/>
    <w:pPr>
      <w:spacing w:after="0"/>
    </w:pPr>
    <w:rPr>
      <w:lang w:val="id-ID"/>
    </w:rPr>
  </w:style>
  <w:style w:type="character" w:styleId="PlaceholderText">
    <w:name w:val="Placeholder Text"/>
    <w:basedOn w:val="DefaultParagraphFont"/>
    <w:uiPriority w:val="99"/>
    <w:semiHidden/>
    <w:rsid w:val="00666620"/>
    <w:rPr>
      <w:color w:val="808080"/>
    </w:rPr>
  </w:style>
  <w:style w:type="paragraph" w:customStyle="1" w:styleId="xl66">
    <w:name w:val="xl66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7">
    <w:name w:val="xl67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8">
    <w:name w:val="xl68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9">
    <w:name w:val="xl69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0">
    <w:name w:val="xl70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1">
    <w:name w:val="xl71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2">
    <w:name w:val="xl72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3">
    <w:name w:val="xl73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4">
    <w:name w:val="xl74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Wingdings" w:eastAsia="Times New Roman" w:hAnsi="Wingdings" w:cs="Times New Roman"/>
      <w:sz w:val="24"/>
      <w:szCs w:val="24"/>
      <w:lang w:val="id-ID" w:eastAsia="id-ID"/>
    </w:rPr>
  </w:style>
  <w:style w:type="paragraph" w:customStyle="1" w:styleId="xl75">
    <w:name w:val="xl75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Vladimir Script" w:eastAsia="Times New Roman" w:hAnsi="Vladimir Script" w:cs="Times New Roman"/>
      <w:sz w:val="24"/>
      <w:szCs w:val="24"/>
      <w:lang w:val="id-ID" w:eastAsia="id-ID"/>
    </w:rPr>
  </w:style>
  <w:style w:type="paragraph" w:customStyle="1" w:styleId="xl76">
    <w:name w:val="xl76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7">
    <w:name w:val="xl77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8">
    <w:name w:val="xl78"/>
    <w:basedOn w:val="Normal"/>
    <w:rsid w:val="0066662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9">
    <w:name w:val="xl79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Wingdings" w:eastAsia="Times New Roman" w:hAnsi="Wingdings" w:cs="Times New Roman"/>
      <w:sz w:val="24"/>
      <w:szCs w:val="24"/>
      <w:lang w:val="id-ID" w:eastAsia="id-ID"/>
    </w:rPr>
  </w:style>
  <w:style w:type="paragraph" w:customStyle="1" w:styleId="xl80">
    <w:name w:val="xl80"/>
    <w:basedOn w:val="Normal"/>
    <w:rsid w:val="00666620"/>
    <w:pPr>
      <w:pBdr>
        <w:top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1">
    <w:name w:val="xl81"/>
    <w:basedOn w:val="Normal"/>
    <w:rsid w:val="00666620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2">
    <w:name w:val="xl82"/>
    <w:basedOn w:val="Normal"/>
    <w:rsid w:val="00666620"/>
    <w:pPr>
      <w:pBdr>
        <w:top w:val="single" w:sz="4" w:space="0" w:color="auto"/>
        <w:lef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3">
    <w:name w:val="xl83"/>
    <w:basedOn w:val="Normal"/>
    <w:rsid w:val="00666620"/>
    <w:pPr>
      <w:pBdr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4">
    <w:name w:val="xl84"/>
    <w:basedOn w:val="Normal"/>
    <w:rsid w:val="00666620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5">
    <w:name w:val="xl85"/>
    <w:basedOn w:val="Normal"/>
    <w:rsid w:val="00666620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6">
    <w:name w:val="xl86"/>
    <w:basedOn w:val="Normal"/>
    <w:rsid w:val="00666620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7">
    <w:name w:val="xl87"/>
    <w:basedOn w:val="Normal"/>
    <w:rsid w:val="00666620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8">
    <w:name w:val="xl88"/>
    <w:basedOn w:val="Normal"/>
    <w:rsid w:val="00666620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FFFFFF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89">
    <w:name w:val="xl89"/>
    <w:basedOn w:val="Normal"/>
    <w:rsid w:val="00666620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1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248</Words>
  <Characters>7114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S</dc:creator>
  <cp:lastModifiedBy>BOS</cp:lastModifiedBy>
  <cp:revision>2</cp:revision>
  <dcterms:created xsi:type="dcterms:W3CDTF">2023-10-11T03:42:00Z</dcterms:created>
  <dcterms:modified xsi:type="dcterms:W3CDTF">2023-10-11T03:42:00Z</dcterms:modified>
</cp:coreProperties>
</file>